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BF7387" w14:textId="06B33A3A" w:rsidR="00AD427E" w:rsidRPr="006721BC" w:rsidRDefault="00DA0A24" w:rsidP="00AD427E">
      <w:pPr>
        <w:outlineLvl w:val="0"/>
        <w:rPr>
          <w:rFonts w:ascii="Times" w:hAnsi="Times"/>
          <w:b/>
        </w:rPr>
      </w:pPr>
      <w:r>
        <w:rPr>
          <w:rFonts w:ascii="Times" w:hAnsi="Times"/>
          <w:b/>
        </w:rPr>
        <w:t xml:space="preserve">Supplemental </w:t>
      </w:r>
      <w:r w:rsidRPr="006721BC">
        <w:rPr>
          <w:rFonts w:ascii="Times" w:hAnsi="Times"/>
          <w:b/>
        </w:rPr>
        <w:t xml:space="preserve">Table </w:t>
      </w:r>
      <w:r>
        <w:rPr>
          <w:rFonts w:ascii="Times" w:hAnsi="Times"/>
          <w:b/>
        </w:rPr>
        <w:t>1. Risk factors for Opioid I</w:t>
      </w:r>
      <w:r w:rsidRPr="006721BC">
        <w:rPr>
          <w:rFonts w:ascii="Times" w:hAnsi="Times"/>
          <w:b/>
        </w:rPr>
        <w:t xml:space="preserve">nduced </w:t>
      </w:r>
      <w:r>
        <w:rPr>
          <w:rFonts w:ascii="Times" w:hAnsi="Times"/>
          <w:b/>
        </w:rPr>
        <w:t>Respiratory Depression</w:t>
      </w:r>
    </w:p>
    <w:tbl>
      <w:tblPr>
        <w:tblW w:w="8820" w:type="dxa"/>
        <w:tblInd w:w="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12"/>
        <w:gridCol w:w="2670"/>
        <w:gridCol w:w="2938"/>
      </w:tblGrid>
      <w:tr w:rsidR="00AD427E" w:rsidRPr="0060537B" w14:paraId="7B42EE6C" w14:textId="77777777" w:rsidTr="00DA0A24">
        <w:trPr>
          <w:trHeight w:val="298"/>
        </w:trPr>
        <w:tc>
          <w:tcPr>
            <w:tcW w:w="3212" w:type="dxa"/>
            <w:shd w:val="clear" w:color="auto" w:fill="BFBFBF"/>
            <w:vAlign w:val="center"/>
          </w:tcPr>
          <w:p w14:paraId="1BBFC10F" w14:textId="77777777" w:rsidR="00AD427E" w:rsidRPr="0060537B" w:rsidRDefault="00AD427E" w:rsidP="00930026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r w:rsidRPr="0060537B">
              <w:rPr>
                <w:rFonts w:ascii="Times" w:hAnsi="Times"/>
                <w:b/>
                <w:sz w:val="20"/>
                <w:szCs w:val="20"/>
              </w:rPr>
              <w:t>Patient</w:t>
            </w:r>
          </w:p>
        </w:tc>
        <w:tc>
          <w:tcPr>
            <w:tcW w:w="2670" w:type="dxa"/>
            <w:shd w:val="clear" w:color="auto" w:fill="BFBFBF"/>
            <w:vAlign w:val="center"/>
          </w:tcPr>
          <w:p w14:paraId="265E2D13" w14:textId="77777777" w:rsidR="00AD427E" w:rsidRPr="0060537B" w:rsidRDefault="00AD427E" w:rsidP="00930026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r w:rsidRPr="0060537B">
              <w:rPr>
                <w:rFonts w:ascii="Times" w:hAnsi="Times"/>
                <w:b/>
                <w:sz w:val="20"/>
                <w:szCs w:val="20"/>
              </w:rPr>
              <w:t>Anesthesia</w:t>
            </w:r>
          </w:p>
        </w:tc>
        <w:tc>
          <w:tcPr>
            <w:tcW w:w="2938" w:type="dxa"/>
            <w:shd w:val="clear" w:color="auto" w:fill="BFBFBF"/>
            <w:vAlign w:val="center"/>
          </w:tcPr>
          <w:p w14:paraId="05F3F677" w14:textId="77777777" w:rsidR="00AD427E" w:rsidRPr="0060537B" w:rsidRDefault="00AD427E" w:rsidP="00930026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r w:rsidRPr="0060537B">
              <w:rPr>
                <w:rFonts w:ascii="Times" w:hAnsi="Times"/>
                <w:b/>
                <w:sz w:val="20"/>
                <w:szCs w:val="20"/>
              </w:rPr>
              <w:t>Surgical and other factors</w:t>
            </w:r>
          </w:p>
        </w:tc>
      </w:tr>
      <w:tr w:rsidR="00AD427E" w:rsidRPr="0060537B" w14:paraId="641DFFAA" w14:textId="77777777" w:rsidTr="00DA0A24">
        <w:trPr>
          <w:trHeight w:val="3510"/>
        </w:trPr>
        <w:tc>
          <w:tcPr>
            <w:tcW w:w="3212" w:type="dxa"/>
            <w:shd w:val="clear" w:color="auto" w:fill="auto"/>
          </w:tcPr>
          <w:p w14:paraId="51C1921B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Sleep disordered breathing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aHVuZzwvQXV0aG9yPjxZZWFyPjIwMTQ8L1llYXI+PFJl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aHVuZzwvQXV0aG9yPjxZZWFyPjIwMTQ8L1llYXI+PFJl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38,40,70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  <w:t xml:space="preserve"> </w:t>
            </w:r>
          </w:p>
          <w:p w14:paraId="0A0EECCE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Obesity hypoventilation syndrome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aHVuZzwvQXV0aG9yPjxZZWFyPjIwMTY8L1llYXI+PFJl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aHVuZzwvQXV0aG9yPjxZZWFyPjIwMTY8L1llYXI+PFJl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41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  <w:t xml:space="preserve"> </w:t>
            </w:r>
          </w:p>
          <w:p w14:paraId="799F49E3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Pulmonary disease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PdmVyZHlrPC9BdXRob3I+PFllYXI+MjAxNDwvWWVhcj48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PdmVyZHlrPC9BdXRob3I+PFllYXI+MjAxNDwvWWVhcj48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42,49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6EE28C5D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Cardiac disease (CHF, CAD, dysrhythmia, hypertension)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/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Ramachandran&lt;/Author&gt;&lt;Year&gt;2011&lt;/Year&gt;&lt;RecNum&gt;47&lt;/RecNum&gt;&lt;DisplayText&gt;&lt;style face="superscript"&gt;46&lt;/style&gt;&lt;/DisplayText&gt;&lt;record&gt;&lt;rec-number&gt;47&lt;/rec-number&gt;&lt;foreign-keys&gt;&lt;key app="EN" db-id="0a5r5dfx75fresetwatv2pwrp9zdpxr0v5er" timestamp="1473526104"&gt;47&lt;/key&gt;&lt;/foreign-keys&gt;&lt;ref-type name="Journal Article"&gt;17&lt;/ref-type&gt;&lt;contributors&gt;&lt;authors&gt;&lt;author&gt;Ramachandran, S. K.&lt;/author&gt;&lt;author&gt;Haider, N.&lt;/author&gt;&lt;author&gt;Saran, K. A.&lt;/author&gt;&lt;author&gt;Mathis, M.&lt;/author&gt;&lt;author&gt;Kim, J.&lt;/author&gt;&lt;author&gt;Morris, M.&lt;/author&gt;&lt;author&gt;O&amp;apos;Reilly, M.&lt;/author&gt;&lt;/authors&gt;&lt;/contributors&gt;&lt;auth-address&gt;Department of Anesthesiology, University of Michigan Medical Center, Ann Arbor, MI 48109-0048, USA. rsatyak@med.umich.edu&lt;/auth-address&gt;&lt;titles&gt;&lt;title&gt;Life-threatening critical respiratory events: a retrospective study of postoperative patients found unresponsive during analgesic therapy&lt;/title&gt;&lt;secondary-title&gt;J Clin Anesth&lt;/secondary-title&gt;&lt;/titles&gt;&lt;pages&gt;207-13&lt;/pages&gt;&lt;volume&gt;23&lt;/volume&gt;&lt;keywords&gt;&lt;keyword&gt;Acute Disease&lt;/keyword&gt;&lt;keyword&gt;Adolescent&lt;/keyword&gt;&lt;keyword&gt;Adult&lt;/keyword&gt;&lt;keyword&gt;Aged&lt;/keyword&gt;&lt;keyword&gt;Aged, 80 and over&lt;/keyword&gt;&lt;keyword&gt;Analgesics, Opioid/*adverse effects/therapeutic use&lt;/keyword&gt;&lt;keyword&gt;Female&lt;/keyword&gt;&lt;keyword&gt;Humans&lt;/keyword&gt;&lt;keyword&gt;Male&lt;/keyword&gt;&lt;keyword&gt;Middle Aged&lt;/keyword&gt;&lt;keyword&gt;Pain, Postoperative/*drug therapy&lt;/keyword&gt;&lt;keyword&gt;Respiratory Insufficiency/*chemically induced&lt;/keyword&gt;&lt;keyword&gt;Retrospective Studies&lt;/keyword&gt;&lt;keyword&gt;Sleep Apnea, Obstructive/chemically induced&lt;/keyword&gt;&lt;/keywords&gt;&lt;dates&gt;&lt;year&gt;2011&lt;/year&gt;&lt;pub-dates&gt;&lt;date&gt;May&lt;/date&gt;&lt;/pub-dates&gt;&lt;/dates&gt;&lt;isbn&gt;1873-4529 (Electronic)&amp;#xD;0952-8180 (Linking)&lt;/isbn&gt;&lt;accession-num&gt;21570616&lt;/accession-num&gt;&lt;urls&gt;&lt;related-urls&gt;&lt;url&gt;http://www.ncbi.nlm.nih.gov/pubmed/21570616&lt;/url&gt;&lt;/related-urls&gt;&lt;/urls&gt;&lt;electronic-resource-num&gt;10.1016/j.jclinane.2010.09.003&lt;/electronic-resource-num&gt;&lt;/record&gt;&lt;/Cite&gt;&lt;/EndNote&gt;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46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042FB237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Diabetes mellitis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/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Ramachandran&lt;/Author&gt;&lt;Year&gt;2011&lt;/Year&gt;&lt;RecNum&gt;47&lt;/RecNum&gt;&lt;DisplayText&gt;&lt;style face="superscript"&gt;46&lt;/style&gt;&lt;/DisplayText&gt;&lt;record&gt;&lt;rec-number&gt;47&lt;/rec-number&gt;&lt;foreign-keys&gt;&lt;key app="EN" db-id="0a5r5dfx75fresetwatv2pwrp9zdpxr0v5er" timestamp="1473526104"&gt;47&lt;/key&gt;&lt;/foreign-keys&gt;&lt;ref-type name="Journal Article"&gt;17&lt;/ref-type&gt;&lt;contributors&gt;&lt;authors&gt;&lt;author&gt;Ramachandran, S. K.&lt;/author&gt;&lt;author&gt;Haider, N.&lt;/author&gt;&lt;author&gt;Saran, K. A.&lt;/author&gt;&lt;author&gt;Mathis, M.&lt;/author&gt;&lt;author&gt;Kim, J.&lt;/author&gt;&lt;author&gt;Morris, M.&lt;/author&gt;&lt;author&gt;O&amp;apos;Reilly, M.&lt;/author&gt;&lt;/authors&gt;&lt;/contributors&gt;&lt;auth-address&gt;Department of Anesthesiology, University of Michigan Medical Center, Ann Arbor, MI 48109-0048, USA. rsatyak@med.umich.edu&lt;/auth-address&gt;&lt;titles&gt;&lt;title&gt;Life-threatening critical respiratory events: a retrospective study of postoperative patients found unresponsive during analgesic therapy&lt;/title&gt;&lt;secondary-title&gt;J Clin Anesth&lt;/secondary-title&gt;&lt;/titles&gt;&lt;pages&gt;207-13&lt;/pages&gt;&lt;volume&gt;23&lt;/volume&gt;&lt;keywords&gt;&lt;keyword&gt;Acute Disease&lt;/keyword&gt;&lt;keyword&gt;Adolescent&lt;/keyword&gt;&lt;keyword&gt;Adult&lt;/keyword&gt;&lt;keyword&gt;Aged&lt;/keyword&gt;&lt;keyword&gt;Aged, 80 and over&lt;/keyword&gt;&lt;keyword&gt;Analgesics, Opioid/*adverse effects/therapeutic use&lt;/keyword&gt;&lt;keyword&gt;Female&lt;/keyword&gt;&lt;keyword&gt;Humans&lt;/keyword&gt;&lt;keyword&gt;Male&lt;/keyword&gt;&lt;keyword&gt;Middle Aged&lt;/keyword&gt;&lt;keyword&gt;Pain, Postoperative/*drug therapy&lt;/keyword&gt;&lt;keyword&gt;Respiratory Insufficiency/*chemically induced&lt;/keyword&gt;&lt;keyword&gt;Retrospective Studies&lt;/keyword&gt;&lt;keyword&gt;Sleep Apnea, Obstructive/chemically induced&lt;/keyword&gt;&lt;/keywords&gt;&lt;dates&gt;&lt;year&gt;2011&lt;/year&gt;&lt;pub-dates&gt;&lt;date&gt;May&lt;/date&gt;&lt;/pub-dates&gt;&lt;/dates&gt;&lt;isbn&gt;1873-4529 (Electronic)&amp;#xD;0952-8180 (Linking)&lt;/isbn&gt;&lt;accession-num&gt;21570616&lt;/accession-num&gt;&lt;urls&gt;&lt;related-urls&gt;&lt;url&gt;http://www.ncbi.nlm.nih.gov/pubmed/21570616&lt;/url&gt;&lt;/related-urls&gt;&lt;/urls&gt;&lt;electronic-resource-num&gt;10.1016/j.jclinane.2010.09.003&lt;/electronic-resource-num&gt;&lt;/record&gt;&lt;/Cite&gt;&lt;/EndNote&gt;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46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34D4A725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Obesity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MZWU8L0F1dGhvcj48WWVhcj4yMDE1PC9ZZWFyPjxSZWNO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MZWU8L0F1dGhvcj48WWVhcj4yMDE1PC9ZZWFyPjxSZWNO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3,44,49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5D1D1500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Renal impairment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PdmVyZHlrPC9BdXRob3I+PFllYXI+MjAxNDwvWWVhcj48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PdmVyZHlrPC9BdXRob3I+PFllYXI+MjAxNDwvWWVhcj48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46-49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  <w:t xml:space="preserve"> </w:t>
            </w:r>
          </w:p>
          <w:p w14:paraId="3FBB83AE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CYP450 enzyme polymophism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PdmVyZHlrPC9BdXRob3I+PFllYXI+MjAxNDwvWWVhcj48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PdmVyZHlrPC9BdXRob3I+PFllYXI+MjAxNDwvWWVhcj48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47,49,50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17B78C85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Female sex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PdmVyZHlrPC9BdXRob3I+PFllYXI+MjAxNDwvWWVhcj48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PdmVyZHlrPC9BdXRob3I+PFllYXI+MjAxNDwvWWVhcj48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,49,51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779689C7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ASA 3,4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/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Khelemsky&lt;/Author&gt;&lt;Year&gt;2015&lt;/Year&gt;&lt;RecNum&gt;72&lt;/RecNum&gt;&lt;DisplayText&gt;&lt;style face="superscript"&gt;44&lt;/style&gt;&lt;/DisplayText&gt;&lt;record&gt;&lt;rec-number&gt;72&lt;/rec-number&gt;&lt;foreign-keys&gt;&lt;key app="EN" db-id="0a5r5dfx75fresetwatv2pwrp9zdpxr0v5er" timestamp="1473711505"&gt;72&lt;/key&gt;&lt;/foreign-keys&gt;&lt;ref-type name="Journal Article"&gt;17&lt;/ref-type&gt;&lt;contributors&gt;&lt;authors&gt;&lt;author&gt;Khelemsky, Y.&lt;/author&gt;&lt;author&gt;Kothari, R.&lt;/author&gt;&lt;author&gt;Campbell, N.&lt;/author&gt;&lt;author&gt;Farnad, S.&lt;/author&gt;&lt;/authors&gt;&lt;/contributors&gt;&lt;titles&gt;&lt;title&gt;Incidence and demographics of post-operative naloxone administration: A 13-Year experience at a major tertiary teaching institution.&lt;/title&gt;&lt;secondary-title&gt;Pain Physician&lt;/secondary-title&gt;&lt;/titles&gt;&lt;periodical&gt;&lt;full-title&gt;Pain Physician&lt;/full-title&gt;&lt;/periodical&gt;&lt;pages&gt;E827-829&lt;/pages&gt;&lt;volume&gt;18&lt;/volume&gt;&lt;dates&gt;&lt;year&gt;2015&lt;/year&gt;&lt;/dates&gt;&lt;urls&gt;&lt;/urls&gt;&lt;custom2&gt;26431136&lt;/custom2&gt;&lt;/record&gt;&lt;/Cite&gt;&lt;/EndNote&gt;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44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653091B9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Older age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LaGVsZW1za3k8L0F1dGhvcj48WWVhcj4yMDE1PC9ZZWFy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LaGVsZW1za3k8L0F1dGhvcj48WWVhcj4yMDE1PC9ZZWFy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,42-45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13535EEB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History of substance abuse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YXVsZXk8L0F1dGhvcj48WWVhcj4yMDE3PC9ZZWFyPjxS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YXVsZXk8L0F1dGhvcj48WWVhcj4yMDE3PC9ZZWFyPjxS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  <w:tc>
          <w:tcPr>
            <w:tcW w:w="2670" w:type="dxa"/>
            <w:shd w:val="clear" w:color="auto" w:fill="auto"/>
          </w:tcPr>
          <w:p w14:paraId="006D28C1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Non-opioid sedating medications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XZWluZ2FydGVuPC9BdXRob3I+PFllYXI+MjAxNTwvWWVh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XZWluZ2FydGVuPC9BdXRob3I+PFllYXI+MjAxNTwvWWVh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3,43,45,54,55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76C11D3F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PCA and epidural basal opioid infusion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b3NlbmZlbGQ8L0F1dGhvcj48WWVhcj4yMDE2PC9ZZWFy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b3NlbmZlbGQ8L0F1dGhvcj48WWVhcj4yMDE2PC9ZZWFy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43,53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698BEF60" w14:textId="77777777" w:rsidR="00AD427E" w:rsidRPr="00DA0A24" w:rsidRDefault="00AD427E" w:rsidP="00930026">
            <w:pPr>
              <w:pStyle w:val="ListParagraph"/>
              <w:spacing w:before="120" w:after="120"/>
              <w:ind w:left="66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Greater median dose of opioids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XZWluZ2FydGVuPC9BdXRob3I+PFllYXI+MjAxNTwvWWVh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XZWluZ2FydGVuPC9BdXRob3I+PFllYXI+MjAxNTwvWWVh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54,56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386B1410" w14:textId="77777777" w:rsidR="00AD427E" w:rsidRPr="00DA0A24" w:rsidRDefault="00AD427E" w:rsidP="00930026">
            <w:pPr>
              <w:spacing w:before="120" w:after="120"/>
              <w:rPr>
                <w:rFonts w:ascii="Times" w:hAnsi="Times"/>
                <w:b/>
                <w:sz w:val="20"/>
                <w:szCs w:val="20"/>
              </w:rPr>
            </w:pPr>
          </w:p>
        </w:tc>
        <w:tc>
          <w:tcPr>
            <w:tcW w:w="2938" w:type="dxa"/>
            <w:shd w:val="clear" w:color="auto" w:fill="auto"/>
          </w:tcPr>
          <w:p w14:paraId="7EED69A6" w14:textId="77777777" w:rsidR="00AD427E" w:rsidRPr="00DA0A24" w:rsidRDefault="00AD427E" w:rsidP="00930026">
            <w:pPr>
              <w:pStyle w:val="ListParagraph"/>
              <w:spacing w:before="120" w:after="120"/>
              <w:ind w:left="-27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1</w:t>
            </w:r>
            <w:r w:rsidRPr="00DA0A24">
              <w:rPr>
                <w:rFonts w:ascii="Times" w:hAnsi="Times"/>
                <w:sz w:val="20"/>
                <w:szCs w:val="20"/>
                <w:vertAlign w:val="superscript"/>
              </w:rPr>
              <w:t>st</w:t>
            </w:r>
            <w:r w:rsidRPr="00DA0A24">
              <w:rPr>
                <w:rFonts w:ascii="Times" w:hAnsi="Times"/>
                <w:sz w:val="20"/>
                <w:szCs w:val="20"/>
              </w:rPr>
              <w:t xml:space="preserve"> 24h after surgery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MZWU8L0F1dGhvcj48WWVhcj4yMDE1PC9ZZWFyPjxSZWNO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MZWU8L0F1dGhvcj48WWVhcj4yMDE1PC9ZZWFyPjxSZWNO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3,42,46,52-54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74FAFC37" w14:textId="77777777" w:rsidR="00AD427E" w:rsidRPr="00DA0A24" w:rsidRDefault="00AD427E" w:rsidP="00930026">
            <w:pPr>
              <w:pStyle w:val="ListParagraph"/>
              <w:spacing w:before="120" w:after="120"/>
              <w:ind w:left="-27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General surgery patients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b3NlbmZlbGQ8L0F1dGhvcj48WWVhcj4yMDE2PC9ZZWFy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Sb3NlbmZlbGQ8L0F1dGhvcj48WWVhcj4yMDE2PC9ZZWFy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45,53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5BAAAE02" w14:textId="77777777" w:rsidR="00AD427E" w:rsidRPr="00DA0A24" w:rsidRDefault="00AD427E" w:rsidP="00930026">
            <w:pPr>
              <w:pStyle w:val="ListParagraph"/>
              <w:spacing w:before="120" w:after="120"/>
              <w:ind w:left="-27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Pneumonectomy or Lobectomy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YXVsZXk8L0F1dGhvcj48WWVhcj4yMDE3PC9ZZWFyPjxS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DYXVsZXk8L0F1dGhvcj48WWVhcj4yMDE3PC9ZZWFyPjxS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1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3DE26F73" w14:textId="77777777" w:rsidR="00AD427E" w:rsidRPr="00DA0A24" w:rsidRDefault="00AD427E" w:rsidP="00930026">
            <w:pPr>
              <w:pStyle w:val="ListParagraph"/>
              <w:spacing w:before="120" w:after="120"/>
              <w:ind w:left="-27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Multiple prescribers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MZWU8L0F1dGhvcj48WWVhcj4yMDE1PC9ZZWFyPjxSZWNO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MZWU8L0F1dGhvcj48WWVhcj4yMDE1PC9ZZWFyPjxSZWNO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3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32DA57C2" w14:textId="77777777" w:rsidR="00AD427E" w:rsidRPr="00DA0A24" w:rsidRDefault="00AD427E" w:rsidP="00930026">
            <w:pPr>
              <w:pStyle w:val="ListParagraph"/>
              <w:spacing w:before="120" w:after="120"/>
              <w:ind w:left="-27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Inadequate nursing assessments or response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MZWU8L0F1dGhvcj48WWVhcj4yMDE1PC9ZZWFyPjxSZWNO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MZWU8L0F1dGhvcj48WWVhcj4yMDE1PC9ZZWFyPjxSZWNO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3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7D65842A" w14:textId="77777777" w:rsidR="00AD427E" w:rsidRPr="00DA0A24" w:rsidRDefault="00AD427E" w:rsidP="00930026">
            <w:pPr>
              <w:pStyle w:val="ListParagraph"/>
              <w:spacing w:before="120" w:after="120"/>
              <w:ind w:left="-27"/>
              <w:rPr>
                <w:rFonts w:ascii="Times" w:hAnsi="Times"/>
                <w:sz w:val="20"/>
                <w:szCs w:val="20"/>
              </w:rPr>
            </w:pPr>
            <w:r w:rsidRPr="00DA0A24">
              <w:rPr>
                <w:rFonts w:ascii="Times" w:hAnsi="Times"/>
                <w:sz w:val="20"/>
                <w:szCs w:val="20"/>
              </w:rPr>
              <w:t>• Adverse respiratory events in PACU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XZWluZ2FydGVuPC9BdXRob3I+PFllYXI+MjAxNTwvWWVh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 w:rsidRPr="00DA0A24"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XZWluZ2FydGVuPC9BdXRob3I+PFllYXI+MjAxNTwvWWVh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</w:fldData>
              </w:fldChar>
            </w:r>
            <w:r w:rsidRPr="00DA0A24"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  <w:r w:rsidRPr="00DA0A24">
              <w:rPr>
                <w:rFonts w:ascii="Times" w:hAnsi="Times"/>
                <w:sz w:val="20"/>
                <w:szCs w:val="20"/>
              </w:rPr>
            </w:r>
            <w:r w:rsidRPr="00DA0A24"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DA0A24">
              <w:rPr>
                <w:rFonts w:ascii="Times" w:hAnsi="Times"/>
                <w:noProof/>
                <w:sz w:val="20"/>
                <w:szCs w:val="20"/>
                <w:vertAlign w:val="superscript"/>
              </w:rPr>
              <w:t>54</w:t>
            </w:r>
            <w:r w:rsidRPr="00DA0A24">
              <w:rPr>
                <w:rFonts w:ascii="Times" w:hAnsi="Times"/>
                <w:sz w:val="20"/>
                <w:szCs w:val="20"/>
              </w:rPr>
              <w:fldChar w:fldCharType="end"/>
            </w:r>
          </w:p>
          <w:p w14:paraId="3A8C4588" w14:textId="77777777" w:rsidR="00AD427E" w:rsidRPr="00DA0A24" w:rsidRDefault="00AD427E" w:rsidP="00930026">
            <w:pPr>
              <w:spacing w:before="120" w:after="120"/>
              <w:rPr>
                <w:rFonts w:ascii="Times" w:hAnsi="Times"/>
                <w:sz w:val="20"/>
                <w:szCs w:val="20"/>
              </w:rPr>
            </w:pPr>
          </w:p>
          <w:p w14:paraId="32543911" w14:textId="77777777" w:rsidR="00AD427E" w:rsidRPr="00DA0A24" w:rsidRDefault="00AD427E" w:rsidP="00930026">
            <w:pPr>
              <w:spacing w:before="120" w:after="120"/>
              <w:rPr>
                <w:rFonts w:ascii="Times" w:hAnsi="Times"/>
                <w:b/>
                <w:sz w:val="20"/>
                <w:szCs w:val="20"/>
              </w:rPr>
            </w:pPr>
          </w:p>
        </w:tc>
      </w:tr>
    </w:tbl>
    <w:p w14:paraId="6DE60954" w14:textId="77777777" w:rsidR="00AD427E" w:rsidRPr="0060537B" w:rsidRDefault="00AD427E" w:rsidP="00AD427E">
      <w:pPr>
        <w:rPr>
          <w:rFonts w:ascii="Times" w:hAnsi="Times"/>
          <w:b/>
          <w:sz w:val="20"/>
        </w:rPr>
      </w:pPr>
    </w:p>
    <w:p w14:paraId="2D00BCED" w14:textId="77777777" w:rsidR="00AD427E" w:rsidRPr="0060537B" w:rsidRDefault="00AD427E" w:rsidP="00AD427E">
      <w:pPr>
        <w:rPr>
          <w:rFonts w:ascii="Times" w:hAnsi="Times"/>
          <w:sz w:val="20"/>
        </w:rPr>
      </w:pPr>
      <w:r w:rsidRPr="0060537B">
        <w:rPr>
          <w:rFonts w:ascii="Times" w:hAnsi="Times"/>
          <w:sz w:val="20"/>
        </w:rPr>
        <w:t xml:space="preserve">CAD = coronary artery disease; CHF = congestive heart failure; CYP = cytochrome; PACU = post-anesthesia care unit; PCA = patient-controlled analgesia. </w:t>
      </w:r>
    </w:p>
    <w:p w14:paraId="105C88AC" w14:textId="77777777" w:rsidR="00686950" w:rsidRDefault="00AD427E" w:rsidP="00AD427E">
      <w:bookmarkStart w:id="0" w:name="_GoBack"/>
      <w:bookmarkEnd w:id="0"/>
      <w:r w:rsidRPr="006721BC">
        <w:rPr>
          <w:rFonts w:ascii="Times" w:hAnsi="Times"/>
          <w:b/>
        </w:rPr>
        <w:br w:type="page"/>
      </w:r>
    </w:p>
    <w:sectPr w:rsidR="00686950" w:rsidSect="007B5E8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D427E"/>
    <w:rsid w:val="000051CA"/>
    <w:rsid w:val="00226A86"/>
    <w:rsid w:val="00234FE6"/>
    <w:rsid w:val="00251DD0"/>
    <w:rsid w:val="00281F8A"/>
    <w:rsid w:val="002D02D4"/>
    <w:rsid w:val="002F1593"/>
    <w:rsid w:val="003417AB"/>
    <w:rsid w:val="00386BA3"/>
    <w:rsid w:val="003967A7"/>
    <w:rsid w:val="003E05C8"/>
    <w:rsid w:val="003E0DE1"/>
    <w:rsid w:val="003F7517"/>
    <w:rsid w:val="005946B9"/>
    <w:rsid w:val="00614B98"/>
    <w:rsid w:val="006B743E"/>
    <w:rsid w:val="006C302A"/>
    <w:rsid w:val="006C4EBB"/>
    <w:rsid w:val="00713DDF"/>
    <w:rsid w:val="0076545D"/>
    <w:rsid w:val="00783921"/>
    <w:rsid w:val="007B5E82"/>
    <w:rsid w:val="007E28A3"/>
    <w:rsid w:val="008203FD"/>
    <w:rsid w:val="008E0A98"/>
    <w:rsid w:val="00917A6E"/>
    <w:rsid w:val="009F356B"/>
    <w:rsid w:val="00A06846"/>
    <w:rsid w:val="00A62335"/>
    <w:rsid w:val="00A755C0"/>
    <w:rsid w:val="00AC4A4D"/>
    <w:rsid w:val="00AD427E"/>
    <w:rsid w:val="00C23DD3"/>
    <w:rsid w:val="00C7484B"/>
    <w:rsid w:val="00CE0485"/>
    <w:rsid w:val="00CF2C83"/>
    <w:rsid w:val="00D75EEA"/>
    <w:rsid w:val="00DA0A24"/>
    <w:rsid w:val="00E857D0"/>
    <w:rsid w:val="00EB2387"/>
    <w:rsid w:val="00EF1DDC"/>
    <w:rsid w:val="00F2546B"/>
    <w:rsid w:val="00FD2F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AB8694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D427E"/>
    <w:rPr>
      <w:rFonts w:ascii="Times New Roman" w:eastAsia="MS Mincho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D427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77</Words>
  <Characters>5574</Characters>
  <Application>Microsoft Macintosh Word</Application>
  <DocSecurity>0</DocSecurity>
  <Lines>46</Lines>
  <Paragraphs>13</Paragraphs>
  <ScaleCrop>false</ScaleCrop>
  <LinksUpToDate>false</LinksUpToDate>
  <CharactersWithSpaces>65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ch Lam</dc:creator>
  <cp:keywords/>
  <dc:description/>
  <cp:lastModifiedBy>Thach Lam</cp:lastModifiedBy>
  <cp:revision>2</cp:revision>
  <dcterms:created xsi:type="dcterms:W3CDTF">2017-08-02T00:25:00Z</dcterms:created>
  <dcterms:modified xsi:type="dcterms:W3CDTF">2017-08-03T02:05:00Z</dcterms:modified>
</cp:coreProperties>
</file>